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86392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86392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86392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86392E">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86392E">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86392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86392E">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r>
        <w:t>Levantamento bibliográfico inicial</w:t>
      </w:r>
    </w:p>
    <w:p w14:paraId="40F08AC9" w14:textId="44666477" w:rsidR="00F15F2F" w:rsidRDefault="0062433B" w:rsidP="000033F1">
      <w:r>
        <w:tab/>
        <w:t xml:space="preserve">Antes do </w:t>
      </w:r>
      <w:r w:rsidR="002E7AB5">
        <w:t>início</w:t>
      </w:r>
      <w:r>
        <w:t xml:space="preserve"> da revisão, foi </w:t>
      </w:r>
      <w:r w:rsidR="003E30FB">
        <w:t xml:space="preserve">encontrado </w:t>
      </w:r>
      <w:r w:rsidR="00A139E6">
        <w:t>2</w:t>
      </w:r>
      <w:r w:rsidR="003E30FB">
        <w:t xml:space="preserve"> trabalhos relacionados através de: (i) </w:t>
      </w:r>
      <w:r w:rsidR="003E30FB">
        <w:t>busca genérica no Google Scholar</w:t>
      </w:r>
      <w:r w:rsidR="003E30FB">
        <w:t xml:space="preserve">; (ii) indicação dos avaliadores desse trabalho. </w:t>
      </w:r>
    </w:p>
    <w:p w14:paraId="576C0CCA" w14:textId="232C6A68" w:rsidR="000033F1" w:rsidRP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w:t>
      </w:r>
      <w:r w:rsidR="0062433B">
        <w:lastRenderedPageBreak/>
        <w:t>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proceedings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r>
        <w:t>journals</w:t>
      </w:r>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r w:rsidR="00EE330A" w:rsidRPr="00EE330A">
              <w:rPr>
                <w:i/>
              </w:rPr>
              <w:t>Area Under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measure?</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F3477C">
              <w:rPr>
                <w:lang w:val="en-US"/>
              </w:rPr>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r w:rsidR="00DF0B4C">
              <w:rPr>
                <w:i/>
              </w:rPr>
              <w:t>S</w:t>
            </w:r>
            <w:r w:rsidRPr="007176B1">
              <w:rPr>
                <w:i/>
              </w:rPr>
              <w:t xml:space="preserve">upport </w:t>
            </w:r>
            <w:r w:rsidR="00DF0B4C">
              <w:rPr>
                <w:i/>
              </w:rPr>
              <w:t>V</w:t>
            </w:r>
            <w:r w:rsidRPr="007176B1">
              <w:rPr>
                <w:i/>
              </w:rPr>
              <w:t xml:space="preserve">ector </w:t>
            </w:r>
            <w:r w:rsidR="00DF0B4C">
              <w:rPr>
                <w:i/>
              </w:rPr>
              <w:t>M</w:t>
            </w:r>
            <w:r w:rsidRPr="007176B1">
              <w:rPr>
                <w:i/>
              </w:rPr>
              <w:t>achine</w:t>
            </w:r>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r w:rsidR="00DF0B4C">
              <w:rPr>
                <w:i/>
              </w:rPr>
              <w:t>B</w:t>
            </w:r>
            <w:r w:rsidRPr="00BE3559">
              <w:rPr>
                <w:i/>
              </w:rPr>
              <w:t xml:space="preserve">asis </w:t>
            </w:r>
            <w:r w:rsidR="00DF0B4C">
              <w:rPr>
                <w:i/>
              </w:rPr>
              <w:t>F</w:t>
            </w:r>
            <w:r w:rsidRPr="00BE3559">
              <w:rPr>
                <w:i/>
              </w:rPr>
              <w:t>unction</w:t>
            </w:r>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lastRenderedPageBreak/>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2"/>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3" w:name="_Hlk42551519"/>
      <w:r w:rsidR="00E57227" w:rsidRPr="001C6C9A">
        <w:rPr>
          <w:i/>
        </w:rPr>
        <w:t>DC</w:t>
      </w:r>
      <w:r w:rsidR="00011779" w:rsidRPr="001C6C9A">
        <w:rPr>
          <w:i/>
        </w:rPr>
        <w:t>RM</w:t>
      </w:r>
      <w:bookmarkEnd w:id="43"/>
      <w:r w:rsidR="00E57227">
        <w:t xml:space="preserve"> (</w:t>
      </w:r>
      <w:r w:rsidR="00E57227" w:rsidRPr="001C6C9A">
        <w:rPr>
          <w:i/>
        </w:rPr>
        <w:t xml:space="preserve">Dynamic </w:t>
      </w:r>
      <w:r w:rsidR="00E85437" w:rsidRPr="001C6C9A">
        <w:rPr>
          <w:i/>
        </w:rPr>
        <w:t xml:space="preserve">and </w:t>
      </w:r>
      <w:r w:rsidR="00E57227" w:rsidRPr="001C6C9A">
        <w:rPr>
          <w:i/>
        </w:rPr>
        <w:t>Contextual</w:t>
      </w:r>
      <w:r w:rsidR="00E85437" w:rsidRPr="001C6C9A">
        <w:rPr>
          <w:i/>
        </w:rPr>
        <w:t xml:space="preserve"> Recommendations of</w:t>
      </w:r>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4" w:name="_Toc44538400"/>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250FC77A" w:rsidR="008849DE" w:rsidRDefault="008849DE" w:rsidP="00CA31F6">
      <w:pPr>
        <w:pStyle w:val="Ttulo3"/>
      </w:pPr>
      <w:bookmarkStart w:id="49" w:name="_Toc44538401"/>
      <w:bookmarkStart w:id="50" w:name="_Ref48855940"/>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5" w:name="_Toc44538402"/>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9"/>
      <w:r w:rsidR="00CF5FC9">
        <w:rPr>
          <w:rStyle w:val="Refdecomentrio"/>
        </w:rPr>
        <w:commentReference w:id="59"/>
      </w:r>
    </w:p>
    <w:p w14:paraId="550D217F" w14:textId="61A4B7FF" w:rsidR="008849DE" w:rsidRDefault="008849DE" w:rsidP="00CA31F6">
      <w:pPr>
        <w:pStyle w:val="Ttulo3"/>
      </w:pPr>
      <w:bookmarkStart w:id="60" w:name="_Toc4453840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5" w:name="_Ref42462937"/>
      <w:bookmarkStart w:id="66" w:name="_Toc44538404"/>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r>
        <w:t>pesquisa com usuários sobre recomendação musical</w:t>
      </w:r>
    </w:p>
    <w:p w14:paraId="303F21D0" w14:textId="19854538" w:rsidR="006C7738" w:rsidRPr="006C7738" w:rsidRDefault="006C7738" w:rsidP="00CA31F6">
      <w:r>
        <w:tab/>
      </w:r>
      <w:r w:rsidR="00F7313E">
        <w:t>Para validar o modelo de sistema de recomendação</w:t>
      </w:r>
      <w:r w:rsidR="00B2728C">
        <w:t xml:space="preserve"> </w:t>
      </w:r>
      <w:commentRangeStart w:id="68"/>
      <w:r w:rsidR="00B2728C">
        <w:t>foi</w:t>
      </w:r>
      <w:r w:rsidR="00F7313E">
        <w:t xml:space="preserve"> </w:t>
      </w:r>
      <w:r w:rsidR="00B2728C">
        <w:t xml:space="preserve">desenvolvida </w:t>
      </w:r>
      <w:commentRangeEnd w:id="68"/>
      <w:r w:rsidR="00B2728C">
        <w:rPr>
          <w:rStyle w:val="Refdecomentrio"/>
        </w:rPr>
        <w:commentReference w:id="68"/>
      </w:r>
      <w:r w:rsidR="00F7313E">
        <w:t xml:space="preserve">uma </w:t>
      </w:r>
      <w:commentRangeStart w:id="69"/>
      <w:commentRangeStart w:id="70"/>
      <w:r w:rsidR="00F7313E">
        <w:t>aplicação</w:t>
      </w:r>
      <w:commentRangeEnd w:id="69"/>
      <w:r w:rsidR="008264A2">
        <w:rPr>
          <w:rStyle w:val="Refdecomentrio"/>
        </w:rPr>
        <w:commentReference w:id="69"/>
      </w:r>
      <w:commentRangeEnd w:id="70"/>
      <w:r w:rsidR="001C6C9A">
        <w:rPr>
          <w:rStyle w:val="Refdecomentrio"/>
        </w:rPr>
        <w:commentReference w:id="70"/>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1"/>
      <w:commentRangeStart w:id="72"/>
      <w:commentRangeStart w:id="73"/>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1"/>
      <w:commentRangeEnd w:id="72"/>
      <w:r w:rsidR="00B2728C">
        <w:rPr>
          <w:rStyle w:val="Refdecomentrio"/>
        </w:rPr>
        <w:commentReference w:id="71"/>
      </w:r>
      <w:r w:rsidR="00215D62">
        <w:rPr>
          <w:rStyle w:val="Refdecomentrio"/>
        </w:rPr>
        <w:commentReference w:id="72"/>
      </w:r>
      <w:commentRangeEnd w:id="73"/>
      <w:r w:rsidR="005B39DC">
        <w:rPr>
          <w:rStyle w:val="Refdecomentrio"/>
        </w:rPr>
        <w:commentReference w:id="73"/>
      </w:r>
    </w:p>
    <w:p w14:paraId="232A08C4" w14:textId="7D68A473" w:rsidR="002638C0" w:rsidRDefault="007649CF" w:rsidP="00CA31F6">
      <w:pPr>
        <w:pStyle w:val="Legenda"/>
      </w:pPr>
      <w:bookmarkStart w:id="74" w:name="_Ref42452795"/>
      <w:bookmarkStart w:id="75"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4"/>
      <w:r>
        <w:t xml:space="preserve"> Etapas do desenvolvimento</w:t>
      </w:r>
      <w:r>
        <w:rPr>
          <w:noProof/>
        </w:rPr>
        <w:t xml:space="preserve"> do sistema de recomendação musical</w:t>
      </w:r>
      <w:r>
        <w:t xml:space="preserve"> </w:t>
      </w:r>
      <w:bookmarkStart w:id="76" w:name="_Hlk42442745"/>
      <w:r w:rsidRPr="00353DD1">
        <w:t>(próprio, 2020)</w:t>
      </w:r>
      <w:bookmarkEnd w:id="75"/>
      <w:bookmarkEnd w:id="76"/>
    </w:p>
    <w:p w14:paraId="24FD8A78" w14:textId="6C21E887" w:rsidR="00D902DF" w:rsidRDefault="00D902DF" w:rsidP="00CA31F6">
      <w:commentRangeStart w:id="77"/>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7"/>
      <w:r w:rsidR="00C00AE5">
        <w:rPr>
          <w:rStyle w:val="Refdecomentrio"/>
        </w:rPr>
        <w:commentReference w:id="77"/>
      </w:r>
    </w:p>
    <w:p w14:paraId="49CCDBDD" w14:textId="2A18C1A1" w:rsidR="002D4647" w:rsidRDefault="002D4647" w:rsidP="002D4647">
      <w:pPr>
        <w:pStyle w:val="Legenda"/>
      </w:pPr>
      <w:bookmarkStart w:id="78" w:name="_Ref48857312"/>
      <w:r>
        <w:t xml:space="preserve">Quadro </w:t>
      </w:r>
      <w:fldSimple w:instr=" SEQ Quadro \* ARABIC ">
        <w:r>
          <w:rPr>
            <w:noProof/>
          </w:rPr>
          <w:t>2</w:t>
        </w:r>
      </w:fldSimple>
      <w:bookmarkEnd w:id="7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CC6C91"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r>
        <w:t>Pré-teste</w:t>
      </w:r>
      <w:r w:rsidR="00DB0C61">
        <w:t xml:space="preserve"> do questionário</w:t>
      </w:r>
    </w:p>
    <w:p w14:paraId="559DBF22" w14:textId="02C0477E"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publico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r>
        <w:t xml:space="preserve">Resultados do </w:t>
      </w:r>
      <w:r w:rsidR="00123767">
        <w:t>questionário</w:t>
      </w:r>
    </w:p>
    <w:p w14:paraId="3715E4DD" w14:textId="672F3D08" w:rsidR="005859BD" w:rsidRDefault="005859BD" w:rsidP="008A0B65">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55CD6BFF" w14:textId="28D9CAD8" w:rsidR="00D23405" w:rsidRDefault="00941DE8" w:rsidP="00941DE8">
      <w:pPr>
        <w:pStyle w:val="Ttulo2"/>
        <w:rPr>
          <w:i/>
        </w:rPr>
      </w:pPr>
      <w:commentRangeStart w:id="83"/>
      <w:r>
        <w:t xml:space="preserve">Modelagem </w:t>
      </w:r>
      <w:r w:rsidR="00CC1095">
        <w:t xml:space="preserve">do </w:t>
      </w:r>
      <w:r>
        <w:t>sistema</w:t>
      </w:r>
      <w:r w:rsidR="00726572">
        <w:t xml:space="preserve"> </w:t>
      </w:r>
      <w:r w:rsidR="00726572" w:rsidRPr="001C6C9A">
        <w:rPr>
          <w:i/>
        </w:rPr>
        <w:t>DCRM</w:t>
      </w:r>
      <w:commentRangeEnd w:id="83"/>
      <w:r w:rsidR="00726572">
        <w:rPr>
          <w:rStyle w:val="Refdecomentrio"/>
          <w:caps w:val="0"/>
          <w:snapToGrid/>
          <w:spacing w:val="0"/>
          <w:kern w:val="0"/>
        </w:rPr>
        <w:commentReference w:id="83"/>
      </w:r>
    </w:p>
    <w:p w14:paraId="46479C08" w14:textId="3E1C26D7" w:rsidR="001D05A1" w:rsidRPr="001D05A1" w:rsidRDefault="001D05A1" w:rsidP="001D05A1">
      <w:r>
        <w:tab/>
      </w:r>
      <w:r w:rsidR="00E52730">
        <w:t>Contexto =&gt; sistema =&gt; knn =&gt; radio ou top 10 do genero</w:t>
      </w:r>
    </w:p>
    <w:p w14:paraId="545B819D" w14:textId="29901BAF" w:rsidR="002638C0" w:rsidRDefault="002638C0" w:rsidP="00CA31F6">
      <w:pPr>
        <w:pStyle w:val="Ttulo3"/>
      </w:pPr>
      <w:bookmarkStart w:id="84" w:name="_Toc44538406"/>
      <w:r>
        <w:t>Como o trabalho vai capturar as ações do usuário</w:t>
      </w:r>
      <w:r w:rsidR="00100C1D">
        <w:t xml:space="preserve"> e </w:t>
      </w:r>
      <w:r w:rsidR="004B0788">
        <w:t>enviá-las</w:t>
      </w:r>
      <w:r w:rsidR="00100C1D">
        <w:t xml:space="preserve"> ao sistema</w:t>
      </w:r>
      <w:r>
        <w:t>?</w:t>
      </w:r>
      <w:bookmarkEnd w:id="84"/>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85" w:name="_Toc44538408"/>
      <w:r>
        <w:t>C</w:t>
      </w:r>
      <w:r w:rsidR="002638C0">
        <w:t>omo o trabalho vai relacionar as músicas que o usuário gosta aos contextos?</w:t>
      </w:r>
      <w:bookmarkEnd w:id="85"/>
    </w:p>
    <w:p w14:paraId="148A0EA6" w14:textId="362D65AB" w:rsidR="004E0FBD" w:rsidRDefault="004E0FBD" w:rsidP="00CA31F6">
      <w:r>
        <w:tab/>
      </w:r>
      <w:r>
        <w:t>A cada 30 minutos será solicitado ao usuário uma atualização de contexto, isso é, será aberto um formulário</w:t>
      </w:r>
      <w:r>
        <w:t>,</w:t>
      </w:r>
      <w:r>
        <w:t xml:space="preserve">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86" w:name="_Toc44538410"/>
      <w:r>
        <w:t>C</w:t>
      </w:r>
      <w:r w:rsidR="002638C0">
        <w:t xml:space="preserve">omo o trabalho vai recomendar novas </w:t>
      </w:r>
      <w:r>
        <w:t>músicas</w:t>
      </w:r>
      <w:r w:rsidR="002638C0">
        <w:t xml:space="preserve"> a partir da relação de contexto x </w:t>
      </w:r>
      <w:r>
        <w:t>música</w:t>
      </w:r>
      <w:r w:rsidR="002638C0">
        <w:t>?</w:t>
      </w:r>
      <w:bookmarkEnd w:id="86"/>
    </w:p>
    <w:p w14:paraId="098F5958" w14:textId="2FAF60F0" w:rsidR="00746ACF" w:rsidRPr="000D2456" w:rsidRDefault="001D2070" w:rsidP="00CA31F6">
      <w:pPr>
        <w:rPr>
          <w:u w:val="single"/>
        </w:rPr>
      </w:pPr>
      <w:r>
        <w:tab/>
      </w:r>
      <w:r w:rsidR="000A1E1A">
        <w:t>KNN =&gt; gênero =&gt; musicas do genero</w:t>
      </w:r>
    </w:p>
    <w:p w14:paraId="752B91D7" w14:textId="506978FF" w:rsidR="00825663" w:rsidRDefault="00825663" w:rsidP="00CA31F6">
      <w:pPr>
        <w:pStyle w:val="Ttulo2"/>
      </w:pPr>
      <w:bookmarkStart w:id="87" w:name="_Toc44538412"/>
      <w:r>
        <w:t>roteiro</w:t>
      </w:r>
      <w:bookmarkEnd w:id="87"/>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8"/>
      <w:r w:rsidR="00F97970">
        <w:t xml:space="preserve"> </w:t>
      </w:r>
      <w:commentRangeEnd w:id="88"/>
      <w:r w:rsidR="00F97970">
        <w:rPr>
          <w:rStyle w:val="Refdecomentrio"/>
        </w:rPr>
        <w:commentReference w:id="88"/>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9" w:name="_Toc44538413"/>
      <w:r w:rsidRPr="006C1E7D">
        <w:lastRenderedPageBreak/>
        <w:t>CONCLUSÃO</w:t>
      </w:r>
      <w:bookmarkEnd w:id="89"/>
    </w:p>
    <w:p w14:paraId="45DBB776" w14:textId="3B3C5307" w:rsidR="008F2AE9" w:rsidRDefault="00DF3A09" w:rsidP="00CA31F6">
      <w:r>
        <w:tab/>
      </w:r>
      <w:commentRangeStart w:id="90"/>
      <w:commentRangeStart w:id="91"/>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0"/>
      <w:r w:rsidR="009518DB">
        <w:rPr>
          <w:rStyle w:val="Refdecomentrio"/>
        </w:rPr>
        <w:commentReference w:id="90"/>
      </w:r>
      <w:commentRangeEnd w:id="91"/>
      <w:r w:rsidR="00462A36">
        <w:rPr>
          <w:rStyle w:val="Refdecomentrio"/>
        </w:rPr>
        <w:commentReference w:id="91"/>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2" w:name="_Toc44538414"/>
      <w:commentRangeStart w:id="93"/>
      <w:commentRangeStart w:id="94"/>
      <w:r w:rsidRPr="00310EA6">
        <w:lastRenderedPageBreak/>
        <w:t>Referências Bibliográficas</w:t>
      </w:r>
      <w:commentRangeEnd w:id="93"/>
      <w:r w:rsidR="009518DB">
        <w:rPr>
          <w:rStyle w:val="Refdecomentrio"/>
          <w:b w:val="0"/>
          <w:caps w:val="0"/>
          <w:snapToGrid/>
          <w:spacing w:val="0"/>
          <w:kern w:val="0"/>
        </w:rPr>
        <w:commentReference w:id="93"/>
      </w:r>
      <w:bookmarkEnd w:id="92"/>
      <w:commentRangeEnd w:id="94"/>
      <w:r w:rsidR="005A74E7">
        <w:rPr>
          <w:rStyle w:val="Refdecomentrio"/>
          <w:b w:val="0"/>
          <w:caps w:val="0"/>
          <w:snapToGrid/>
          <w:spacing w:val="0"/>
          <w:kern w:val="0"/>
        </w:rPr>
        <w:commentReference w:id="94"/>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8"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8"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69"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0"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1"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2"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3"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7"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2"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3"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88"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0"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1"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3"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4"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D049D" w14:textId="77777777" w:rsidR="00B024B8" w:rsidRDefault="00B024B8" w:rsidP="00CA31F6">
      <w:r>
        <w:separator/>
      </w:r>
    </w:p>
    <w:p w14:paraId="1456E98F" w14:textId="77777777" w:rsidR="00B024B8" w:rsidRDefault="00B024B8" w:rsidP="00CA31F6"/>
    <w:p w14:paraId="654AC36D" w14:textId="77777777" w:rsidR="00B024B8" w:rsidRDefault="00B024B8" w:rsidP="00CA31F6"/>
    <w:p w14:paraId="00381A72" w14:textId="77777777" w:rsidR="00B024B8" w:rsidRDefault="00B024B8" w:rsidP="00CA31F6"/>
    <w:p w14:paraId="035B45D5" w14:textId="77777777" w:rsidR="00B024B8" w:rsidRDefault="00B024B8" w:rsidP="00CA31F6"/>
    <w:p w14:paraId="5F92BB9E" w14:textId="77777777" w:rsidR="00B024B8" w:rsidRDefault="00B024B8" w:rsidP="00CA31F6"/>
    <w:p w14:paraId="1B34904D" w14:textId="77777777" w:rsidR="00B024B8" w:rsidRDefault="00B024B8" w:rsidP="00CA31F6"/>
    <w:p w14:paraId="4A909CE2" w14:textId="77777777" w:rsidR="00B024B8" w:rsidRDefault="00B024B8" w:rsidP="00CA31F6"/>
    <w:p w14:paraId="28DF6BCF" w14:textId="77777777" w:rsidR="00B024B8" w:rsidRDefault="00B024B8" w:rsidP="00CA31F6"/>
    <w:p w14:paraId="1E37B8A5" w14:textId="77777777" w:rsidR="00B024B8" w:rsidRDefault="00B024B8" w:rsidP="00CA31F6"/>
    <w:p w14:paraId="5AB3609D" w14:textId="77777777" w:rsidR="00B024B8" w:rsidRDefault="00B024B8" w:rsidP="00CA31F6"/>
    <w:p w14:paraId="2E8E5C99" w14:textId="77777777" w:rsidR="00B024B8" w:rsidRDefault="00B024B8" w:rsidP="00CA31F6"/>
    <w:p w14:paraId="26833333" w14:textId="77777777" w:rsidR="00B024B8" w:rsidRDefault="00B024B8" w:rsidP="00CA31F6"/>
    <w:p w14:paraId="124FE84C" w14:textId="77777777" w:rsidR="00B024B8" w:rsidRDefault="00B024B8" w:rsidP="00CA31F6"/>
    <w:p w14:paraId="1E8F6B00" w14:textId="77777777" w:rsidR="00B024B8" w:rsidRDefault="00B024B8" w:rsidP="00CA31F6"/>
    <w:p w14:paraId="7F08AC19" w14:textId="77777777" w:rsidR="00B024B8" w:rsidRDefault="00B024B8" w:rsidP="00CA31F6"/>
    <w:p w14:paraId="0ABF37C4" w14:textId="77777777" w:rsidR="00B024B8" w:rsidRDefault="00B024B8" w:rsidP="00CA31F6"/>
    <w:p w14:paraId="64CB1745" w14:textId="77777777" w:rsidR="00B024B8" w:rsidRDefault="00B024B8" w:rsidP="00CA31F6"/>
    <w:p w14:paraId="5E488D54" w14:textId="77777777" w:rsidR="00B024B8" w:rsidRDefault="00B024B8" w:rsidP="00CA31F6"/>
    <w:p w14:paraId="2062B280" w14:textId="77777777" w:rsidR="00B024B8" w:rsidRDefault="00B024B8" w:rsidP="00CA31F6"/>
    <w:p w14:paraId="056689F5" w14:textId="77777777" w:rsidR="00B024B8" w:rsidRDefault="00B024B8" w:rsidP="00CA31F6"/>
    <w:p w14:paraId="49C72AFC" w14:textId="77777777" w:rsidR="00B024B8" w:rsidRDefault="00B024B8" w:rsidP="00CA31F6"/>
    <w:p w14:paraId="78C8DB1D" w14:textId="77777777" w:rsidR="00B024B8" w:rsidRDefault="00B024B8" w:rsidP="00CA31F6"/>
    <w:p w14:paraId="4C8AD202" w14:textId="77777777" w:rsidR="00B024B8" w:rsidRDefault="00B024B8" w:rsidP="00CA31F6"/>
    <w:p w14:paraId="04A774EA" w14:textId="77777777" w:rsidR="00B024B8" w:rsidRDefault="00B024B8" w:rsidP="00CA31F6"/>
    <w:p w14:paraId="273CF4D9" w14:textId="77777777" w:rsidR="00B024B8" w:rsidRDefault="00B024B8" w:rsidP="00CA31F6"/>
  </w:endnote>
  <w:endnote w:type="continuationSeparator" w:id="0">
    <w:p w14:paraId="1030E232" w14:textId="77777777" w:rsidR="00B024B8" w:rsidRDefault="00B024B8" w:rsidP="00CA31F6">
      <w:r>
        <w:continuationSeparator/>
      </w:r>
    </w:p>
    <w:p w14:paraId="3E62577B" w14:textId="77777777" w:rsidR="00B024B8" w:rsidRDefault="00B024B8" w:rsidP="00CA31F6"/>
    <w:p w14:paraId="5DC2CFD1" w14:textId="77777777" w:rsidR="00B024B8" w:rsidRDefault="00B024B8" w:rsidP="00CA31F6"/>
    <w:p w14:paraId="15AB5F5E" w14:textId="77777777" w:rsidR="00B024B8" w:rsidRDefault="00B024B8" w:rsidP="00CA31F6"/>
    <w:p w14:paraId="6A7655D7" w14:textId="77777777" w:rsidR="00B024B8" w:rsidRDefault="00B024B8" w:rsidP="00CA31F6"/>
    <w:p w14:paraId="58C7F7E3" w14:textId="77777777" w:rsidR="00B024B8" w:rsidRDefault="00B024B8" w:rsidP="00CA31F6"/>
    <w:p w14:paraId="0A7DB70E" w14:textId="77777777" w:rsidR="00B024B8" w:rsidRDefault="00B024B8" w:rsidP="00CA31F6"/>
    <w:p w14:paraId="13E443AB" w14:textId="77777777" w:rsidR="00B024B8" w:rsidRDefault="00B024B8" w:rsidP="00CA31F6"/>
    <w:p w14:paraId="3704B7B6" w14:textId="77777777" w:rsidR="00B024B8" w:rsidRDefault="00B024B8" w:rsidP="00CA31F6"/>
    <w:p w14:paraId="4B088A9F" w14:textId="77777777" w:rsidR="00B024B8" w:rsidRDefault="00B024B8" w:rsidP="00CA31F6"/>
    <w:p w14:paraId="21BAD6DF" w14:textId="77777777" w:rsidR="00B024B8" w:rsidRDefault="00B024B8" w:rsidP="00CA31F6"/>
    <w:p w14:paraId="17D1EC13" w14:textId="77777777" w:rsidR="00B024B8" w:rsidRDefault="00B024B8" w:rsidP="00CA31F6"/>
    <w:p w14:paraId="6B5A5E2E" w14:textId="77777777" w:rsidR="00B024B8" w:rsidRDefault="00B024B8" w:rsidP="00CA31F6"/>
    <w:p w14:paraId="04DBFD48" w14:textId="77777777" w:rsidR="00B024B8" w:rsidRDefault="00B024B8" w:rsidP="00CA31F6"/>
    <w:p w14:paraId="06905C4C" w14:textId="77777777" w:rsidR="00B024B8" w:rsidRDefault="00B024B8" w:rsidP="00CA31F6"/>
    <w:p w14:paraId="6B31785E" w14:textId="77777777" w:rsidR="00B024B8" w:rsidRDefault="00B024B8" w:rsidP="00CA31F6"/>
    <w:p w14:paraId="63E3A728" w14:textId="77777777" w:rsidR="00B024B8" w:rsidRDefault="00B024B8" w:rsidP="00CA31F6"/>
    <w:p w14:paraId="2F9090DC" w14:textId="77777777" w:rsidR="00B024B8" w:rsidRDefault="00B024B8" w:rsidP="00CA31F6"/>
    <w:p w14:paraId="58120DE7" w14:textId="77777777" w:rsidR="00B024B8" w:rsidRDefault="00B024B8" w:rsidP="00CA31F6"/>
    <w:p w14:paraId="47AC49C8" w14:textId="77777777" w:rsidR="00B024B8" w:rsidRDefault="00B024B8" w:rsidP="00CA31F6"/>
    <w:p w14:paraId="379768F4" w14:textId="77777777" w:rsidR="00B024B8" w:rsidRDefault="00B024B8" w:rsidP="00CA31F6"/>
    <w:p w14:paraId="46A236AD" w14:textId="77777777" w:rsidR="00B024B8" w:rsidRDefault="00B024B8" w:rsidP="00CA31F6"/>
    <w:p w14:paraId="5818631D" w14:textId="77777777" w:rsidR="00B024B8" w:rsidRDefault="00B024B8" w:rsidP="00CA31F6"/>
    <w:p w14:paraId="3A9F2853" w14:textId="77777777" w:rsidR="00B024B8" w:rsidRDefault="00B024B8" w:rsidP="00CA31F6"/>
    <w:p w14:paraId="06DADB5C" w14:textId="77777777" w:rsidR="00B024B8" w:rsidRDefault="00B024B8" w:rsidP="00CA31F6"/>
    <w:p w14:paraId="151E1EC8" w14:textId="77777777" w:rsidR="00B024B8" w:rsidRDefault="00B024B8"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54A989" w14:textId="77777777" w:rsidR="00B024B8" w:rsidRDefault="00B024B8" w:rsidP="00CA31F6">
      <w:r>
        <w:separator/>
      </w:r>
    </w:p>
    <w:p w14:paraId="1EF8D23A" w14:textId="77777777" w:rsidR="00B024B8" w:rsidRDefault="00B024B8" w:rsidP="00CA31F6"/>
    <w:p w14:paraId="4AA5AC4C" w14:textId="77777777" w:rsidR="00B024B8" w:rsidRDefault="00B024B8" w:rsidP="00CA31F6"/>
    <w:p w14:paraId="50CFC669" w14:textId="77777777" w:rsidR="00B024B8" w:rsidRDefault="00B024B8" w:rsidP="00CA31F6"/>
    <w:p w14:paraId="4DFB8C13" w14:textId="77777777" w:rsidR="00B024B8" w:rsidRDefault="00B024B8" w:rsidP="00CA31F6"/>
    <w:p w14:paraId="46399E40" w14:textId="77777777" w:rsidR="00B024B8" w:rsidRDefault="00B024B8" w:rsidP="00CA31F6"/>
    <w:p w14:paraId="2B78E5ED" w14:textId="77777777" w:rsidR="00B024B8" w:rsidRDefault="00B024B8" w:rsidP="00CA31F6"/>
    <w:p w14:paraId="5819856B" w14:textId="77777777" w:rsidR="00B024B8" w:rsidRDefault="00B024B8" w:rsidP="00CA31F6"/>
    <w:p w14:paraId="66204F48" w14:textId="77777777" w:rsidR="00B024B8" w:rsidRDefault="00B024B8" w:rsidP="00CA31F6"/>
    <w:p w14:paraId="008E6F34" w14:textId="77777777" w:rsidR="00B024B8" w:rsidRDefault="00B024B8" w:rsidP="00CA31F6"/>
    <w:p w14:paraId="734CBC89" w14:textId="77777777" w:rsidR="00B024B8" w:rsidRDefault="00B024B8" w:rsidP="00CA31F6"/>
    <w:p w14:paraId="61E9B8C6" w14:textId="77777777" w:rsidR="00B024B8" w:rsidRDefault="00B024B8" w:rsidP="00CA31F6"/>
    <w:p w14:paraId="5E62639D" w14:textId="77777777" w:rsidR="00B024B8" w:rsidRDefault="00B024B8" w:rsidP="00CA31F6"/>
    <w:p w14:paraId="7F945626" w14:textId="77777777" w:rsidR="00B024B8" w:rsidRDefault="00B024B8" w:rsidP="00CA31F6"/>
    <w:p w14:paraId="78B9E105" w14:textId="77777777" w:rsidR="00B024B8" w:rsidRDefault="00B024B8" w:rsidP="00CA31F6"/>
    <w:p w14:paraId="0DFA6858" w14:textId="77777777" w:rsidR="00B024B8" w:rsidRDefault="00B024B8" w:rsidP="00CA31F6"/>
    <w:p w14:paraId="5A819E41" w14:textId="77777777" w:rsidR="00B024B8" w:rsidRDefault="00B024B8" w:rsidP="00CA31F6"/>
  </w:footnote>
  <w:footnote w:type="continuationSeparator" w:id="0">
    <w:p w14:paraId="74DC869F" w14:textId="77777777" w:rsidR="00B024B8" w:rsidRDefault="00B024B8" w:rsidP="00CA31F6">
      <w:r>
        <w:continuationSeparator/>
      </w:r>
    </w:p>
    <w:p w14:paraId="4B258124" w14:textId="77777777" w:rsidR="00B024B8" w:rsidRDefault="00B024B8" w:rsidP="00CA31F6"/>
    <w:p w14:paraId="78D813D2" w14:textId="77777777" w:rsidR="00B024B8" w:rsidRDefault="00B024B8" w:rsidP="00CA31F6"/>
    <w:p w14:paraId="147D6603" w14:textId="77777777" w:rsidR="00B024B8" w:rsidRDefault="00B024B8" w:rsidP="00CA31F6"/>
    <w:p w14:paraId="29BF4B58" w14:textId="77777777" w:rsidR="00B024B8" w:rsidRDefault="00B024B8" w:rsidP="00CA31F6"/>
    <w:p w14:paraId="2ABA4909" w14:textId="77777777" w:rsidR="00B024B8" w:rsidRDefault="00B024B8" w:rsidP="00CA31F6"/>
    <w:p w14:paraId="47909E7C" w14:textId="77777777" w:rsidR="00B024B8" w:rsidRDefault="00B024B8" w:rsidP="00CA31F6"/>
    <w:p w14:paraId="121CC814" w14:textId="77777777" w:rsidR="00B024B8" w:rsidRDefault="00B024B8" w:rsidP="00CA31F6"/>
    <w:p w14:paraId="75345040" w14:textId="77777777" w:rsidR="00B024B8" w:rsidRDefault="00B024B8" w:rsidP="00CA31F6"/>
    <w:p w14:paraId="72F78ECC" w14:textId="77777777" w:rsidR="00B024B8" w:rsidRDefault="00B024B8" w:rsidP="00CA31F6"/>
    <w:p w14:paraId="1E2E2983" w14:textId="77777777" w:rsidR="00B024B8" w:rsidRDefault="00B024B8" w:rsidP="00CA31F6"/>
    <w:p w14:paraId="6BFB54BD" w14:textId="77777777" w:rsidR="00B024B8" w:rsidRDefault="00B024B8" w:rsidP="00CA31F6"/>
    <w:p w14:paraId="23EEC1CF" w14:textId="77777777" w:rsidR="00B024B8" w:rsidRDefault="00B024B8" w:rsidP="00CA31F6"/>
    <w:p w14:paraId="198DF273" w14:textId="77777777" w:rsidR="00B024B8" w:rsidRDefault="00B024B8" w:rsidP="00CA31F6"/>
    <w:p w14:paraId="759AEDDB" w14:textId="77777777" w:rsidR="00B024B8" w:rsidRDefault="00B024B8" w:rsidP="00CA31F6"/>
    <w:p w14:paraId="53A3E0B8" w14:textId="77777777" w:rsidR="00B024B8" w:rsidRDefault="00B024B8" w:rsidP="00CA31F6"/>
    <w:p w14:paraId="50F0DDEA" w14:textId="77777777" w:rsidR="00B024B8" w:rsidRDefault="00B024B8" w:rsidP="00CA31F6"/>
    <w:p w14:paraId="437E4980" w14:textId="77777777" w:rsidR="00B024B8" w:rsidRDefault="00B024B8" w:rsidP="00CA31F6"/>
    <w:p w14:paraId="5ED69821" w14:textId="77777777" w:rsidR="00B024B8" w:rsidRDefault="00B024B8" w:rsidP="00CA31F6"/>
    <w:p w14:paraId="699701A7" w14:textId="77777777" w:rsidR="00B024B8" w:rsidRDefault="00B024B8" w:rsidP="00CA31F6"/>
    <w:p w14:paraId="61275170" w14:textId="77777777" w:rsidR="00B024B8" w:rsidRDefault="00B024B8" w:rsidP="00CA31F6"/>
    <w:p w14:paraId="3C6C1380" w14:textId="77777777" w:rsidR="00B024B8" w:rsidRDefault="00B024B8" w:rsidP="00CA31F6"/>
    <w:p w14:paraId="1934D8DD" w14:textId="77777777" w:rsidR="00B024B8" w:rsidRDefault="00B024B8" w:rsidP="00CA31F6"/>
    <w:p w14:paraId="1B705514" w14:textId="77777777" w:rsidR="00B024B8" w:rsidRDefault="00B024B8" w:rsidP="00CA31F6"/>
    <w:p w14:paraId="3F7C9BFC" w14:textId="77777777" w:rsidR="00B024B8" w:rsidRDefault="00B024B8" w:rsidP="00CA31F6"/>
    <w:p w14:paraId="2A78E379" w14:textId="77777777" w:rsidR="00B024B8" w:rsidRDefault="00B024B8"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1F2A"/>
    <w:rsid w:val="0028296A"/>
    <w:rsid w:val="00285410"/>
    <w:rsid w:val="002858E3"/>
    <w:rsid w:val="00285BCB"/>
    <w:rsid w:val="0028654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3087"/>
    <w:rsid w:val="003C36AB"/>
    <w:rsid w:val="003C410D"/>
    <w:rsid w:val="003C49D3"/>
    <w:rsid w:val="003C4ACB"/>
    <w:rsid w:val="003C5738"/>
    <w:rsid w:val="003C5B9A"/>
    <w:rsid w:val="003C6629"/>
    <w:rsid w:val="003D0225"/>
    <w:rsid w:val="003D07A4"/>
    <w:rsid w:val="003D1716"/>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1256"/>
    <w:rsid w:val="0054209C"/>
    <w:rsid w:val="005424C2"/>
    <w:rsid w:val="00542BF8"/>
    <w:rsid w:val="00543968"/>
    <w:rsid w:val="005460EE"/>
    <w:rsid w:val="00547510"/>
    <w:rsid w:val="005479E6"/>
    <w:rsid w:val="00550292"/>
    <w:rsid w:val="005503B7"/>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3828"/>
    <w:rsid w:val="00953B28"/>
    <w:rsid w:val="00953CD3"/>
    <w:rsid w:val="00954D27"/>
    <w:rsid w:val="00957ADA"/>
    <w:rsid w:val="00957DDB"/>
    <w:rsid w:val="00961460"/>
    <w:rsid w:val="00961B32"/>
    <w:rsid w:val="0096326E"/>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2</TotalTime>
  <Pages>46</Pages>
  <Words>13551</Words>
  <Characters>73181</Characters>
  <Application>Microsoft Office Word</Application>
  <DocSecurity>0</DocSecurity>
  <Lines>609</Lines>
  <Paragraphs>1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655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60</cp:revision>
  <cp:lastPrinted>2003-10-22T01:33:00Z</cp:lastPrinted>
  <dcterms:created xsi:type="dcterms:W3CDTF">2020-07-01T22:52:00Z</dcterms:created>
  <dcterms:modified xsi:type="dcterms:W3CDTF">2020-09-1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